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86D966" w14:textId="77777777" w:rsidR="00095387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114EDEF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19CBA8EE" w14:textId="77777777" w:rsidR="00095387" w:rsidRPr="00172CE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351C8316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21DDA78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0E5432">
        <w:rPr>
          <w:sz w:val="36"/>
          <w:szCs w:val="36"/>
        </w:rPr>
        <w:t xml:space="preserve">an </w:t>
      </w:r>
      <w:proofErr w:type="gramStart"/>
      <w:r w:rsidRPr="000E5432">
        <w:rPr>
          <w:sz w:val="36"/>
          <w:szCs w:val="36"/>
        </w:rPr>
        <w:t>email</w:t>
      </w:r>
      <w:proofErr w:type="gramEnd"/>
      <w:r w:rsidRPr="000E5432">
        <w:rPr>
          <w:sz w:val="36"/>
          <w:szCs w:val="36"/>
        </w:rPr>
        <w:t>: nrzmhi@uni-wuerzburg.de</w:t>
      </w:r>
    </w:p>
    <w:p w14:paraId="4F71ADC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724982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EE5A2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0063EC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AA3F8C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F8B5D2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0828FB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BD04FCC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19229A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552F7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20A6709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1F7B59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46CBA5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DA66F9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 xml:space="preserve">Wir möchten Sie höflich bitten, nach Erhalt des Befundes eine Empfangsbestätigung an die Nummer: 0931-31 87281 oder an die </w:t>
      </w:r>
      <w:proofErr w:type="spellStart"/>
      <w:proofErr w:type="gramStart"/>
      <w:r>
        <w:t>Email</w:t>
      </w:r>
      <w:proofErr w:type="spellEnd"/>
      <w:r>
        <w:t xml:space="preserve"> Adresse</w:t>
      </w:r>
      <w:proofErr w:type="gramEnd"/>
      <w:r>
        <w:t>: nrzmhi@uni-wuerzburg.de zu senden.</w:t>
      </w:r>
    </w:p>
    <w:p w14:paraId="4513D410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49"/>
        <w:gridCol w:w="6298"/>
      </w:tblGrid>
      <w:tr w:rsidR="00095387" w:rsidRPr="00F80633" w14:paraId="224FF150" w14:textId="77777777" w:rsidTr="00A226D5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24BB4C58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06CA05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095387" w:rsidRPr="00F80633" w14:paraId="15408BD6" w14:textId="77777777" w:rsidTr="00A226D5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6FE95D61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 xml:space="preserve">Labor-Nr. des </w:t>
            </w:r>
            <w:proofErr w:type="spellStart"/>
            <w:r w:rsidRPr="00F2780F">
              <w:rPr>
                <w:color w:val="000000"/>
                <w:szCs w:val="16"/>
              </w:rPr>
              <w:t>NRZM</w:t>
            </w:r>
            <w:r>
              <w:rPr>
                <w:color w:val="000000"/>
                <w:szCs w:val="16"/>
              </w:rPr>
              <w:t>Hi</w:t>
            </w:r>
            <w:proofErr w:type="spellEnd"/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66B051D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26D5">
              <w:t>{</w:t>
            </w:r>
            <w:proofErr w:type="spellStart"/>
            <w:r w:rsidRPr="00A226D5">
              <w:t>LaboratoryNumber</w:t>
            </w:r>
            <w:r>
              <w:t>WithPrefix</w:t>
            </w:r>
            <w:proofErr w:type="spellEnd"/>
            <w:r w:rsidRPr="00A226D5">
              <w:t>}</w:t>
            </w:r>
          </w:p>
        </w:tc>
      </w:tr>
      <w:tr w:rsidR="00095387" w:rsidRPr="00F80633" w:rsidDel="00F80633" w14:paraId="5458A934" w14:textId="77777777" w:rsidTr="00A226D5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8414557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2B0E0814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686003BC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67C26F4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 xml:space="preserve">Mit dieser Empfangsbestätigung unterstützen Sie die Qualitätssicherung der </w:t>
      </w:r>
      <w:proofErr w:type="spellStart"/>
      <w:r>
        <w:t>Laborsurveillance</w:t>
      </w:r>
      <w:proofErr w:type="spellEnd"/>
      <w:r>
        <w:t xml:space="preserve"> invasiver Infektionen durch Meningokokken und Haemophilus influenzae. Vielen Dank!</w:t>
      </w:r>
    </w:p>
    <w:p w14:paraId="23EF287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EF740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5432F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7D8F629B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0C6DF2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 xml:space="preserve">Ihr </w:t>
      </w:r>
      <w:proofErr w:type="spellStart"/>
      <w:r>
        <w:t>NRZMHi</w:t>
      </w:r>
      <w:proofErr w:type="spellEnd"/>
      <w:r>
        <w:t xml:space="preserve"> - Team</w:t>
      </w:r>
    </w:p>
    <w:p w14:paraId="686BA4F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A4BB14" w14:textId="77777777" w:rsidR="00095387" w:rsidRDefault="00095387" w:rsidP="00D8683C"/>
    <w:p w14:paraId="3EA9AC4F" w14:textId="77777777" w:rsidR="00095387" w:rsidRDefault="00095387" w:rsidP="00D8683C"/>
    <w:p w14:paraId="325ACCC1" w14:textId="77777777" w:rsidR="00DA1653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fldChar w:fldCharType="end"/>
      </w:r>
      <w:r w:rsidR="0091404B">
        <w:rPr>
          <w:rFonts w:ascii="Arial" w:hAnsi="Arial" w:cs="Arial"/>
        </w:rPr>
        <w:fldChar w:fldCharType="begin"/>
      </w:r>
      <w:r w:rsidR="0091404B">
        <w:rPr>
          <w:rFonts w:ascii="Arial" w:hAnsi="Arial" w:cs="Arial"/>
        </w:rPr>
        <w:instrText xml:space="preserve"> INCLUDETEXT  "D:\\Development\\NRZMHiDB\\HaemophilusWeb\\ReportTemplates\\Sonstige - Ampi-S Cipro-R v3.docx" </w:instrText>
      </w:r>
      <w:r w:rsidR="0091404B">
        <w:rPr>
          <w:rFonts w:ascii="Arial" w:hAnsi="Arial" w:cs="Arial"/>
        </w:rPr>
        <w:fldChar w:fldCharType="separate"/>
      </w:r>
      <w:r w:rsidR="00DA1653">
        <w:fldChar w:fldCharType="begin"/>
      </w:r>
      <w:r w:rsidR="00DA1653">
        <w:instrText xml:space="preserve"> INCLUDETEXT  "D:\\Development\\NRZMHiDB\\HaemophilusWeb\\ReportTemplates\\includes\\Seite 1.docx" </w:instrText>
      </w:r>
      <w:r w:rsidR="00DA1653">
        <w:fldChar w:fldCharType="separate"/>
      </w:r>
      <w:r w:rsidR="00DA1653">
        <w:rPr>
          <w:rFonts w:ascii="Arial" w:hAnsi="Arial" w:cs="Arial"/>
        </w:rPr>
        <w:t>{SenderName}</w:t>
      </w:r>
    </w:p>
    <w:p w14:paraId="606DDB5B" w14:textId="77777777" w:rsidR="00DA1653" w:rsidRPr="004659AD" w:rsidRDefault="00DA1653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71852AB1" w14:textId="77777777" w:rsidR="00DA1653" w:rsidRPr="004659AD" w:rsidRDefault="00DA1653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CC3B313" w14:textId="77777777" w:rsidR="00DA1653" w:rsidRPr="00270250" w:rsidRDefault="00DA1653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1AB9B39A" w14:textId="77777777" w:rsidR="00DA1653" w:rsidRPr="007E1298" w:rsidRDefault="00DA1653" w:rsidP="00644979">
      <w:pPr>
        <w:rPr>
          <w:rFonts w:ascii="Arial" w:hAnsi="Arial" w:cs="Arial"/>
          <w:b/>
          <w:bCs/>
        </w:rPr>
      </w:pPr>
    </w:p>
    <w:p w14:paraId="612BCA4C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67FCBE04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66129BAF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2EB688E" w14:textId="77777777" w:rsidR="00DA1653" w:rsidRPr="003136E9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DA1653" w:rsidRPr="0076291A" w14:paraId="38DD497F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170393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F0FF23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78A84D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2A7D5144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595778" w14:textId="77777777" w:rsidR="00DA1653" w:rsidRPr="00F923CE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DA1653" w:rsidRPr="00F923CE" w14:paraId="30FBC8D1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A359CC" w14:textId="77777777" w:rsidR="00DA1653" w:rsidRPr="00F923CE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B8B483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F1D16B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6E6DB655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53D6B0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5FF2D5" w14:textId="4FE430D5" w:rsidR="00DA1653" w:rsidRPr="0051595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DA1653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F3A781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F1A4B4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F8DD1C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722F5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14FC28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A2E6463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C66D81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3ED18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8B75AE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4796DBB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CDEB14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C0322F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521FB2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1766D28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77AC43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184354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DBE82D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72B88E2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A83AA5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DEBA75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A417A2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6ECC922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2EF036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C2249B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311BE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41BA9D41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0F737A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CDE7AA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3D1E28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2E17B1D6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F8D59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E54CA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2C708C30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1A29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724E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40B40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17D2EE00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74BEE3AD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A3166AC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3CB405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DA1653" w:rsidRPr="00D30BF0" w14:paraId="575428B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120122BC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09E4AA1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1F580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DA1653" w:rsidRPr="00D30BF0" w14:paraId="1BC82276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52AB8A17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DA1653" w14:paraId="13526F56" w14:textId="77777777" w:rsidTr="001421A2">
              <w:tc>
                <w:tcPr>
                  <w:tcW w:w="1914" w:type="dxa"/>
                  <w:shd w:val="clear" w:color="auto" w:fill="auto"/>
                </w:tcPr>
                <w:p w14:paraId="19DD6D5F" w14:textId="77777777" w:rsidR="00DA1653" w:rsidRPr="00665A18" w:rsidRDefault="00DA1653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5EB9A742" w14:textId="77777777" w:rsidR="00DA1653" w:rsidRPr="00665A18" w:rsidRDefault="00DA1653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5C860058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67DED152" w14:textId="77777777" w:rsidR="00DA1653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6A11296D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2F6F375B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58AB6218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41DF09DC" w14:textId="77777777" w:rsidR="00DA1653" w:rsidRPr="00644979" w:rsidRDefault="00DA1653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5E9EBB45" w14:textId="77777777" w:rsidR="00DA1653" w:rsidRPr="001623D5" w:rsidRDefault="00DA1653" w:rsidP="00EF6C6A">
      <w:pPr>
        <w:pStyle w:val="Kopfzeile"/>
      </w:pPr>
      <w:r>
        <w:fldChar w:fldCharType="end"/>
      </w:r>
    </w:p>
    <w:p w14:paraId="0A832741" w14:textId="77777777" w:rsidR="00DA1653" w:rsidRPr="00C75525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64858C47" w14:textId="77777777" w:rsidR="00DA1653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DA1653" w:rsidRPr="00F923CE" w14:paraId="330A3B6F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72636B50" w14:textId="77777777" w:rsidR="00DA1653" w:rsidRPr="005B3C64" w:rsidRDefault="00DA165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</w:t>
            </w:r>
            <w:proofErr w:type="spellStart"/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Laktamase</w:t>
            </w:r>
            <w:proofErr w:type="spellEnd"/>
          </w:p>
        </w:tc>
        <w:tc>
          <w:tcPr>
            <w:tcW w:w="2588" w:type="dxa"/>
            <w:vMerge w:val="restart"/>
            <w:vAlign w:val="center"/>
          </w:tcPr>
          <w:p w14:paraId="6B18CF00" w14:textId="77777777" w:rsidR="00DA1653" w:rsidRDefault="00DA165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proofErr w:type="spellStart"/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31CA256B" w14:textId="77777777" w:rsidR="00DA1653" w:rsidRDefault="00DA165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DA1653" w:rsidRPr="00F923CE" w14:paraId="4B23E320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2A96E8B1" w14:textId="77777777" w:rsidR="00DA1653" w:rsidRPr="005B3C64" w:rsidRDefault="00DA165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7A69A032" w14:textId="77777777" w:rsidR="00DA1653" w:rsidRPr="00F923CE" w:rsidRDefault="00DA165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41338C75" w14:textId="77777777" w:rsidR="00DA1653" w:rsidRDefault="00DA165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71A04CBA" w14:textId="77777777" w:rsidR="00DA1653" w:rsidRDefault="00DA165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2DAC6ED0" w14:textId="77777777" w:rsidR="00DA1653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DA1653" w:rsidRPr="00F923CE" w14:paraId="28DA1343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3ACD19FE" w14:textId="77777777" w:rsidR="00DA1653" w:rsidRPr="005B3C64" w:rsidRDefault="00DA165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</w:t>
            </w:r>
            <w:proofErr w:type="gramStart"/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ETests}{</w:t>
            </w:r>
            <w:proofErr w:type="gramEnd"/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</w:t>
            </w:r>
            <w:proofErr w:type="spellStart"/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Etest</w:t>
            </w:r>
            <w:proofErr w:type="spellEnd"/>
          </w:p>
        </w:tc>
        <w:tc>
          <w:tcPr>
            <w:tcW w:w="2588" w:type="dxa"/>
          </w:tcPr>
          <w:p w14:paraId="696AF72B" w14:textId="77777777" w:rsidR="00DA1653" w:rsidRPr="00F923CE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proofErr w:type="spellStart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esult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1559" w:type="dxa"/>
            <w:shd w:val="clear" w:color="auto" w:fill="auto"/>
          </w:tcPr>
          <w:p w14:paraId="47991AEA" w14:textId="77777777" w:rsidR="00DA1653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</w:t>
            </w:r>
            <w:proofErr w:type="spellStart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MicBreakpointSusceptible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57AA6B3B" w14:textId="77777777" w:rsidR="00DA1653" w:rsidRPr="000F3FD1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</w:t>
            </w:r>
            <w:proofErr w:type="spellStart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MicBreakpointResistent</w:t>
            </w:r>
            <w:proofErr w:type="spellEnd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 µg/ml</w:t>
            </w:r>
          </w:p>
        </w:tc>
        <w:tc>
          <w:tcPr>
            <w:tcW w:w="1221" w:type="dxa"/>
          </w:tcPr>
          <w:p w14:paraId="3FE0A9AC" w14:textId="77777777" w:rsidR="00DA1653" w:rsidRPr="000F3FD1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proofErr w:type="spellStart"/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</w:t>
            </w:r>
            <w:proofErr w:type="spellStart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ETests</w:t>
            </w:r>
            <w:proofErr w:type="spellEnd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</w:p>
        </w:tc>
      </w:tr>
    </w:tbl>
    <w:p w14:paraId="5121BAC5" w14:textId="77777777" w:rsidR="00DA1653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1606F1B5" w14:textId="77777777" w:rsidR="00DA1653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 xml:space="preserve">Aufgrund Ihrer Angaben wurde die Empfindlichkeit von </w:t>
      </w:r>
      <w:proofErr w:type="spellStart"/>
      <w:r w:rsidRPr="00376955">
        <w:rPr>
          <w:rFonts w:ascii="Arial" w:hAnsi="Arial" w:cs="Arial"/>
          <w:bCs/>
          <w:color w:val="000000"/>
        </w:rPr>
        <w:t>Fluorchinolone</w:t>
      </w:r>
      <w:r>
        <w:rPr>
          <w:rFonts w:ascii="Arial" w:hAnsi="Arial" w:cs="Arial"/>
          <w:bCs/>
          <w:color w:val="000000"/>
        </w:rPr>
        <w:t>n</w:t>
      </w:r>
      <w:proofErr w:type="spellEnd"/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Resistenz gegen </w:t>
      </w:r>
      <w:proofErr w:type="spellStart"/>
      <w:r>
        <w:rPr>
          <w:rFonts w:ascii="Arial" w:hAnsi="Arial" w:cs="Arial"/>
          <w:bCs/>
          <w:color w:val="000000"/>
        </w:rPr>
        <w:t>Cipro</w:t>
      </w:r>
      <w:proofErr w:type="spellEnd"/>
      <w:r>
        <w:rPr>
          <w:rFonts w:ascii="Arial" w:hAnsi="Arial" w:cs="Arial"/>
          <w:bCs/>
          <w:color w:val="000000"/>
        </w:rPr>
        <w:t xml:space="preserve">-, </w:t>
      </w:r>
      <w:proofErr w:type="spellStart"/>
      <w:r>
        <w:rPr>
          <w:rFonts w:ascii="Arial" w:hAnsi="Arial" w:cs="Arial"/>
          <w:bCs/>
          <w:color w:val="000000"/>
        </w:rPr>
        <w:t>Levo</w:t>
      </w:r>
      <w:proofErr w:type="spellEnd"/>
      <w:r>
        <w:rPr>
          <w:rFonts w:ascii="Arial" w:hAnsi="Arial" w:cs="Arial"/>
          <w:bCs/>
          <w:color w:val="000000"/>
        </w:rPr>
        <w:t xml:space="preserve"> und </w:t>
      </w:r>
      <w:proofErr w:type="spellStart"/>
      <w:r>
        <w:rPr>
          <w:rFonts w:ascii="Arial" w:hAnsi="Arial" w:cs="Arial"/>
          <w:bCs/>
          <w:color w:val="000000"/>
        </w:rPr>
        <w:t>Moxifloxacin</w:t>
      </w:r>
      <w:proofErr w:type="spellEnd"/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</w:t>
      </w:r>
      <w:proofErr w:type="spellStart"/>
      <w:r>
        <w:rPr>
          <w:rFonts w:ascii="Arial" w:hAnsi="Arial" w:cs="Arial"/>
          <w:bCs/>
          <w:color w:val="000000"/>
        </w:rPr>
        <w:t>Fluorchinolone</w:t>
      </w:r>
      <w:proofErr w:type="spellEnd"/>
      <w:r>
        <w:rPr>
          <w:rFonts w:ascii="Arial" w:hAnsi="Arial" w:cs="Arial"/>
          <w:bCs/>
          <w:color w:val="000000"/>
        </w:rPr>
        <w:t xml:space="preserve">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proofErr w:type="spellStart"/>
      <w:r w:rsidRPr="002D7232">
        <w:rPr>
          <w:rFonts w:ascii="Arial" w:hAnsi="Arial" w:cs="Arial"/>
          <w:bCs/>
          <w:i/>
          <w:color w:val="000000"/>
        </w:rPr>
        <w:t>gyrA</w:t>
      </w:r>
      <w:proofErr w:type="spellEnd"/>
      <w:r>
        <w:rPr>
          <w:rFonts w:ascii="Arial" w:hAnsi="Arial" w:cs="Arial"/>
          <w:bCs/>
          <w:color w:val="000000"/>
        </w:rPr>
        <w:t xml:space="preserve"> und </w:t>
      </w:r>
      <w:proofErr w:type="spellStart"/>
      <w:r w:rsidRPr="002D7232">
        <w:rPr>
          <w:rFonts w:ascii="Arial" w:hAnsi="Arial" w:cs="Arial"/>
          <w:bCs/>
          <w:i/>
          <w:color w:val="000000"/>
        </w:rPr>
        <w:t>parC</w:t>
      </w:r>
      <w:proofErr w:type="spellEnd"/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Ggf. wird eine molekulare Untersuchung im Rahmen von Studien des </w:t>
      </w:r>
      <w:proofErr w:type="spellStart"/>
      <w:r>
        <w:rPr>
          <w:rFonts w:ascii="Arial" w:hAnsi="Arial" w:cs="Arial"/>
          <w:bCs/>
          <w:color w:val="000000"/>
        </w:rPr>
        <w:t>NRZMHi</w:t>
      </w:r>
      <w:proofErr w:type="spellEnd"/>
      <w:r>
        <w:rPr>
          <w:rFonts w:ascii="Arial" w:hAnsi="Arial" w:cs="Arial"/>
          <w:bCs/>
          <w:color w:val="000000"/>
        </w:rPr>
        <w:t xml:space="preserve"> zu einem späteren Zeitpunkt durchgeführt.</w:t>
      </w:r>
    </w:p>
    <w:p w14:paraId="237373F0" w14:textId="77777777" w:rsidR="00DA1653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1F338718" w14:textId="77777777" w:rsidR="00DA1653" w:rsidRPr="0080037A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proofErr w:type="spellStart"/>
      <w:r w:rsidRPr="0080037A">
        <w:rPr>
          <w:rFonts w:ascii="Arial" w:hAnsi="Arial" w:cs="Arial"/>
          <w:bCs/>
          <w:color w:val="000000"/>
          <w:szCs w:val="22"/>
          <w:lang w:val="en-US"/>
        </w:rPr>
        <w:t>Literatur</w:t>
      </w:r>
      <w:proofErr w:type="spellEnd"/>
      <w:r w:rsidRPr="0080037A">
        <w:rPr>
          <w:rFonts w:ascii="Arial" w:hAnsi="Arial" w:cs="Arial"/>
          <w:bCs/>
          <w:color w:val="000000"/>
          <w:szCs w:val="22"/>
          <w:lang w:val="en-US"/>
        </w:rPr>
        <w:t>:</w:t>
      </w:r>
    </w:p>
    <w:p w14:paraId="16D27372" w14:textId="77777777" w:rsidR="00DA1653" w:rsidRPr="0095210A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1.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Turnak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MR,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Bandak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SI,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Bouchillon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SK, Allen BS, Hoban DJ. Antimicrobial susceptibilities of clinical isolates of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Haemophilus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influenzae and Moraxella catarrhalis collected during 1999-2000 from 13 countries. Clin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Microbiol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Infect. </w:t>
      </w:r>
      <w:proofErr w:type="gramStart"/>
      <w:r w:rsidRPr="0095210A">
        <w:rPr>
          <w:rFonts w:ascii="Arial" w:hAnsi="Arial" w:cs="Arial"/>
          <w:sz w:val="20"/>
          <w:szCs w:val="20"/>
          <w:lang w:val="en-US"/>
        </w:rPr>
        <w:t>2001;7:671</w:t>
      </w:r>
      <w:proofErr w:type="gramEnd"/>
      <w:r w:rsidRPr="0095210A">
        <w:rPr>
          <w:rFonts w:ascii="Arial" w:hAnsi="Arial" w:cs="Arial"/>
          <w:sz w:val="20"/>
          <w:szCs w:val="20"/>
          <w:lang w:val="en-US"/>
        </w:rPr>
        <w:t>-677.</w:t>
      </w:r>
    </w:p>
    <w:p w14:paraId="22A39A15" w14:textId="77777777" w:rsidR="00DA1653" w:rsidRPr="0095210A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2. Biedenbach DJ, Jones RN. Five-year analysis of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Haemophilus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influenzae isolates with reduced susceptibility to fluoroquinolones: prevalence results from the SENTRY antimicrobial surveillance program.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Diagn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Microbiol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Infect Dis. </w:t>
      </w:r>
      <w:proofErr w:type="gramStart"/>
      <w:r w:rsidRPr="0095210A">
        <w:rPr>
          <w:rFonts w:ascii="Arial" w:hAnsi="Arial" w:cs="Arial"/>
          <w:sz w:val="20"/>
          <w:szCs w:val="20"/>
          <w:lang w:val="en-US"/>
        </w:rPr>
        <w:t>2003;46:55</w:t>
      </w:r>
      <w:proofErr w:type="gramEnd"/>
      <w:r w:rsidRPr="0095210A">
        <w:rPr>
          <w:rFonts w:ascii="Arial" w:hAnsi="Arial" w:cs="Arial"/>
          <w:sz w:val="20"/>
          <w:szCs w:val="20"/>
          <w:lang w:val="en-US"/>
        </w:rPr>
        <w:t>-61.</w:t>
      </w:r>
    </w:p>
    <w:p w14:paraId="795ADDE9" w14:textId="77777777" w:rsidR="00DA1653" w:rsidRPr="00A537E4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3. Georgiou M, Munoz R, Roman F, Canton R, Gomez-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Lus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R, Campos J, et al. Ciprofloxacin-resistant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Haemophilus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influenzae strains possess mutations in analogous positions of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GyrA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 and </w:t>
      </w:r>
      <w:proofErr w:type="spellStart"/>
      <w:r w:rsidRPr="0095210A">
        <w:rPr>
          <w:rFonts w:ascii="Arial" w:hAnsi="Arial" w:cs="Arial"/>
          <w:sz w:val="20"/>
          <w:szCs w:val="20"/>
          <w:lang w:val="en-US"/>
        </w:rPr>
        <w:t>ParC</w:t>
      </w:r>
      <w:proofErr w:type="spellEnd"/>
      <w:r w:rsidRPr="0095210A">
        <w:rPr>
          <w:rFonts w:ascii="Arial" w:hAnsi="Arial" w:cs="Arial"/>
          <w:sz w:val="20"/>
          <w:szCs w:val="20"/>
          <w:lang w:val="en-US"/>
        </w:rPr>
        <w:t xml:space="preserve">. </w:t>
      </w:r>
      <w:proofErr w:type="spellStart"/>
      <w:r w:rsidRPr="00A537E4">
        <w:rPr>
          <w:rFonts w:ascii="Arial" w:hAnsi="Arial" w:cs="Arial"/>
          <w:sz w:val="20"/>
          <w:szCs w:val="20"/>
          <w:lang w:val="en-US"/>
        </w:rPr>
        <w:t>Antimicrob</w:t>
      </w:r>
      <w:proofErr w:type="spellEnd"/>
      <w:r w:rsidRPr="00A537E4">
        <w:rPr>
          <w:rFonts w:ascii="Arial" w:hAnsi="Arial" w:cs="Arial"/>
          <w:sz w:val="20"/>
          <w:szCs w:val="20"/>
          <w:lang w:val="en-US"/>
        </w:rPr>
        <w:t xml:space="preserve"> Agents </w:t>
      </w:r>
      <w:proofErr w:type="spellStart"/>
      <w:r w:rsidRPr="00A537E4">
        <w:rPr>
          <w:rFonts w:ascii="Arial" w:hAnsi="Arial" w:cs="Arial"/>
          <w:sz w:val="20"/>
          <w:szCs w:val="20"/>
          <w:lang w:val="en-US"/>
        </w:rPr>
        <w:t>Chemother</w:t>
      </w:r>
      <w:proofErr w:type="spellEnd"/>
      <w:r w:rsidRPr="00A537E4">
        <w:rPr>
          <w:rFonts w:ascii="Arial" w:hAnsi="Arial" w:cs="Arial"/>
          <w:sz w:val="20"/>
          <w:szCs w:val="20"/>
          <w:lang w:val="en-US"/>
        </w:rPr>
        <w:t xml:space="preserve">. </w:t>
      </w:r>
      <w:proofErr w:type="gramStart"/>
      <w:r w:rsidRPr="00A537E4">
        <w:rPr>
          <w:rFonts w:ascii="Arial" w:hAnsi="Arial" w:cs="Arial"/>
          <w:sz w:val="20"/>
          <w:szCs w:val="20"/>
          <w:lang w:val="en-US"/>
        </w:rPr>
        <w:t>1996;40:1741</w:t>
      </w:r>
      <w:proofErr w:type="gramEnd"/>
      <w:r w:rsidRPr="00A537E4">
        <w:rPr>
          <w:rFonts w:ascii="Arial" w:hAnsi="Arial" w:cs="Arial"/>
          <w:sz w:val="20"/>
          <w:szCs w:val="20"/>
          <w:lang w:val="en-US"/>
        </w:rPr>
        <w:t>-1744.</w:t>
      </w:r>
    </w:p>
    <w:p w14:paraId="2E001C05" w14:textId="77777777" w:rsidR="00DA1653" w:rsidRPr="00A537E4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76C43E9D" w14:textId="77777777" w:rsidR="00DA1653" w:rsidRPr="007E1C70" w:rsidRDefault="00DA1653" w:rsidP="007E1C70">
      <w:pPr>
        <w:rPr>
          <w:rFonts w:ascii="Arial" w:hAnsi="Arial" w:cs="Arial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Pr="007E1C70">
        <w:rPr>
          <w:rFonts w:ascii="Arial" w:hAnsi="Arial" w:cs="Arial"/>
        </w:rPr>
        <w:t>Mit freundlichen Grüßen</w:t>
      </w:r>
    </w:p>
    <w:p w14:paraId="61A313D4" w14:textId="77777777" w:rsidR="00DA1653" w:rsidRPr="007E1C70" w:rsidRDefault="00DA1653" w:rsidP="007E1C70">
      <w:pPr>
        <w:rPr>
          <w:rFonts w:ascii="Arial" w:hAnsi="Arial" w:cs="Arial"/>
        </w:rPr>
      </w:pPr>
      <w:r>
        <w:rPr>
          <w:rFonts w:ascii="Arial" w:hAnsi="Arial" w:cs="Arial"/>
        </w:rPr>
        <w:br/>
      </w:r>
    </w:p>
    <w:p w14:paraId="483CA387" w14:textId="77777777" w:rsidR="00DA1653" w:rsidRPr="001F11A5" w:rsidRDefault="00DA1653" w:rsidP="007E1C70">
      <w:pPr>
        <w:rPr>
          <w:rFonts w:ascii="Arial" w:hAnsi="Arial" w:cs="Arial"/>
        </w:rPr>
      </w:pPr>
      <w:r w:rsidRPr="001F11A5">
        <w:rPr>
          <w:rFonts w:ascii="Arial" w:hAnsi="Arial" w:cs="Arial"/>
        </w:rPr>
        <w:t>{Signer}</w:t>
      </w:r>
      <w:r w:rsidRPr="001F11A5">
        <w:rPr>
          <w:rFonts w:ascii="Arial" w:hAnsi="Arial" w:cs="Arial"/>
          <w:sz w:val="12"/>
          <w:szCs w:val="12"/>
        </w:rPr>
        <w:t>{#HasCommentOrAnnouncement}</w:t>
      </w:r>
    </w:p>
    <w:p w14:paraId="595A4104" w14:textId="77777777" w:rsidR="00DA1653" w:rsidRPr="007E1C70" w:rsidRDefault="00DA1653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767D2186" w14:textId="77777777" w:rsidR="00DA1653" w:rsidRPr="00A16931" w:rsidRDefault="00DA1653" w:rsidP="007E1C70">
      <w:pPr>
        <w:rPr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</w:p>
    <w:p w14:paraId="07B70C06" w14:textId="43BA33B4" w:rsidR="00DA1653" w:rsidRPr="00723521" w:rsidRDefault="00DA1653" w:rsidP="00E20E75">
      <w:pPr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fldChar w:fldCharType="end"/>
      </w:r>
    </w:p>
    <w:p w14:paraId="10E4C892" w14:textId="77777777" w:rsidR="004F3ECD" w:rsidRPr="00FA44F4" w:rsidRDefault="0091404B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6"/>
          <w:szCs w:val="22"/>
        </w:rPr>
      </w:pP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Fußnote.docx" </w:instrText>
      </w:r>
      <w:r>
        <w:rPr>
          <w:rFonts w:ascii="Arial" w:hAnsi="Arial" w:cs="Arial"/>
        </w:rPr>
        <w:fldChar w:fldCharType="separate"/>
      </w:r>
      <w:r w:rsidR="004F3ECD" w:rsidRPr="00FA44F4">
        <w:rPr>
          <w:rFonts w:ascii="Arial" w:hAnsi="Arial" w:cs="Arial"/>
          <w:b/>
          <w:sz w:val="16"/>
          <w:szCs w:val="22"/>
        </w:rPr>
        <w:t>Dieses Faxdokument ist ohne Unterschrift gültig; Das Original wurde vom zuständigen akademischen Personal validiert.</w:t>
      </w:r>
    </w:p>
    <w:p w14:paraId="66C3FC66" w14:textId="7E8D39EB" w:rsidR="007E1298" w:rsidRPr="009C44A9" w:rsidRDefault="0091404B" w:rsidP="0091404B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A986BE1" w14:textId="77777777" w:rsidR="00FD41A9" w:rsidRDefault="00FD41A9">
      <w:r>
        <w:separator/>
      </w:r>
    </w:p>
  </w:endnote>
  <w:endnote w:type="continuationSeparator" w:id="0">
    <w:p w14:paraId="04C57258" w14:textId="77777777" w:rsidR="00FD41A9" w:rsidRDefault="00FD41A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AC0083" w14:textId="4E9D4AFF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CE8249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1075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095387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095387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C9C8DDD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3CFB1CE5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04D38" w14:textId="77777777" w:rsidR="003E20A1" w:rsidRPr="006A7241" w:rsidRDefault="003E20A1" w:rsidP="00442A30">
    <w:pPr>
      <w:rPr>
        <w:sz w:val="17"/>
        <w:szCs w:val="17"/>
      </w:rPr>
    </w:pPr>
  </w:p>
  <w:p w14:paraId="22EF1086" w14:textId="77777777"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882432" w14:textId="7983DD14"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000000">
      <w:rPr>
        <w:noProof/>
      </w:rPr>
      <w:pict w14:anchorId="70D126B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1074" type="#_x0000_t75" alt="ML-13135-01_DAkkS-Symbol_grau1-1" style="position:absolute;margin-left:401.25pt;margin-top:-13.1pt;width:111pt;height:63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095387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095387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14:paraId="71E15EE3" w14:textId="77777777"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022AAA" w14:textId="77777777"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642BB3DE" w14:textId="77777777" w:rsidR="00664DA3" w:rsidRPr="006A7241" w:rsidRDefault="00664DA3" w:rsidP="00442A30">
    <w:pPr>
      <w:rPr>
        <w:sz w:val="17"/>
        <w:szCs w:val="17"/>
      </w:rPr>
    </w:pPr>
  </w:p>
  <w:p w14:paraId="7BA02C14" w14:textId="77777777"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977FF5" w14:textId="4E9B95BD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A53CD9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71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095387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095387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5814913A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281432E4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F11FFC" w14:textId="77777777" w:rsidR="003E20A1" w:rsidRPr="006A7241" w:rsidRDefault="003E20A1" w:rsidP="00442A30">
    <w:pPr>
      <w:rPr>
        <w:sz w:val="17"/>
        <w:szCs w:val="17"/>
      </w:rPr>
    </w:pPr>
  </w:p>
  <w:p w14:paraId="2264C125" w14:textId="77777777"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B0AAF0" w14:textId="77777777" w:rsidR="00FD41A9" w:rsidRDefault="00FD41A9">
      <w:r>
        <w:separator/>
      </w:r>
    </w:p>
  </w:footnote>
  <w:footnote w:type="continuationSeparator" w:id="0">
    <w:p w14:paraId="6FDF5E0B" w14:textId="77777777" w:rsidR="00FD41A9" w:rsidRDefault="00FD41A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2FD081" w14:textId="7E1002B8" w:rsidR="003B11D8" w:rsidRDefault="003B11D8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5F814A6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99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5E8AE72F">
        <v:shape id="_x0000_s1098" type="#_x0000_t75" alt="RKI_Logo-NRZKL-Deu_RGB-1.JPG" style="position:absolute;margin-left:449.25pt;margin-top:6.75pt;width:55pt;height:5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075EAFB8" w14:textId="77777777" w:rsidR="003B11D8" w:rsidRDefault="003B11D8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5687EAED" w14:textId="77777777" w:rsidR="003B11D8" w:rsidRDefault="003B11D8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K</w:t>
    </w:r>
    <w:r w:rsidRPr="00737ED2">
      <w:rPr>
        <w:sz w:val="22"/>
        <w:szCs w:val="22"/>
      </w:rPr>
      <w:t>ommissarische Leiterin</w:t>
    </w:r>
    <w:r>
      <w:rPr>
        <w:sz w:val="22"/>
        <w:szCs w:val="22"/>
      </w:rPr>
      <w:t xml:space="preserve">: </w:t>
    </w:r>
    <w:r w:rsidRPr="00737ED2">
      <w:rPr>
        <w:sz w:val="22"/>
        <w:szCs w:val="22"/>
      </w:rPr>
      <w:t>PD Dr. Heike Claus</w:t>
    </w:r>
  </w:p>
  <w:p w14:paraId="374C7212" w14:textId="77777777" w:rsidR="003B11D8" w:rsidRDefault="003B11D8" w:rsidP="00AD2792">
    <w:pPr>
      <w:rPr>
        <w:sz w:val="12"/>
        <w:szCs w:val="12"/>
      </w:rPr>
    </w:pPr>
  </w:p>
  <w:p w14:paraId="0AC0EC91" w14:textId="77777777" w:rsidR="003B11D8" w:rsidRDefault="003B11D8" w:rsidP="00AD2792">
    <w:pPr>
      <w:pStyle w:val="Kopfzeile"/>
      <w:rPr>
        <w:sz w:val="12"/>
        <w:szCs w:val="12"/>
      </w:rPr>
    </w:pPr>
  </w:p>
  <w:p w14:paraId="264029DB" w14:textId="77777777" w:rsidR="003B11D8" w:rsidRDefault="003B11D8" w:rsidP="00AD2792">
    <w:pPr>
      <w:pStyle w:val="Kopfzeile"/>
      <w:rPr>
        <w:sz w:val="12"/>
        <w:szCs w:val="12"/>
      </w:rPr>
    </w:pPr>
  </w:p>
  <w:p w14:paraId="06926C5C" w14:textId="77777777" w:rsidR="003B11D8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05B38D7A">
        <v:shapetype id="_x0000_t202" coordsize="21600,21600" o:spt="202" path="m,l,21600r21600,l21600,xe">
          <v:stroke joinstyle="miter"/>
          <v:path gradientshapeok="t" o:connecttype="rect"/>
        </v:shapetype>
        <v:shape id="_x0000_s1095" type="#_x0000_t202" style="position:absolute;margin-left:364.1pt;margin-top:2.3pt;width:156.8pt;height:304.25pt;z-index:5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_x0000_s1095">
            <w:txbxContent>
              <w:p w14:paraId="544724E9" w14:textId="77777777" w:rsidR="003B11D8" w:rsidRDefault="003B11D8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485FE333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219BEC3A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75C23898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7022305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68063DC5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527CAF4B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145DAC56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68A91BC8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3A9BBEDE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03F6241E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14D441BB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DEA6A91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5070908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49F22EE7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6AFE3A31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60B67AE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6E955E0B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7345B20C" w14:textId="77777777" w:rsidR="003B11D8" w:rsidRDefault="003B11D8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53CC5F7C" w14:textId="77777777" w:rsidR="003B11D8" w:rsidRDefault="003B11D8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277EBE4" w14:textId="77777777" w:rsidR="003B11D8" w:rsidRPr="00EA0220" w:rsidRDefault="003B11D8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2DA16D7C" w14:textId="77777777" w:rsidR="003B11D8" w:rsidRPr="00EA0220" w:rsidRDefault="003B11D8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24F1F7DA" w14:textId="77777777" w:rsidR="003B11D8" w:rsidRDefault="003B11D8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71BE3CCF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3B11D8">
      <w:rPr>
        <w:sz w:val="12"/>
        <w:szCs w:val="12"/>
      </w:rPr>
      <w:tab/>
    </w:r>
  </w:p>
  <w:p w14:paraId="3A53C8EF" w14:textId="77777777" w:rsidR="003B11D8" w:rsidRDefault="003B11D8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3B50458D" w14:textId="77777777" w:rsidR="003B11D8" w:rsidRPr="00AD2792" w:rsidRDefault="003B11D8" w:rsidP="00AD2792"/>
  <w:p w14:paraId="165A7334" w14:textId="11890C11" w:rsidR="000C6668" w:rsidRPr="001623D5" w:rsidRDefault="003B11D8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24112B" w14:textId="5EF8E3B3" w:rsidR="003B11D8" w:rsidRDefault="003B11D8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1A7393C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" o:spid="_x0000_s1097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3E248D81">
        <v:shape id="_x0000_s1096" type="#_x0000_t75" alt="RKI_Logo-NRZKL-Deu_RGB-1.JPG" style="position:absolute;margin-left:449.25pt;margin-top:6.75pt;width:55pt;height:55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6FB38C8A" w14:textId="77777777" w:rsidR="003B11D8" w:rsidRDefault="003B11D8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562375E1" w14:textId="77777777" w:rsidR="003B11D8" w:rsidRDefault="003B11D8" w:rsidP="00D551B5">
    <w:pPr>
      <w:spacing w:line="360" w:lineRule="auto"/>
      <w:rPr>
        <w:sz w:val="22"/>
        <w:szCs w:val="22"/>
      </w:rPr>
    </w:pPr>
    <w:r w:rsidRPr="00F507A7">
      <w:rPr>
        <w:sz w:val="22"/>
        <w:szCs w:val="22"/>
      </w:rPr>
      <w:t>Kommissarische Leiterin: PD Dr. Heike Claus</w:t>
    </w:r>
  </w:p>
  <w:p w14:paraId="296E1A5F" w14:textId="77777777" w:rsidR="003B11D8" w:rsidRPr="00000C19" w:rsidRDefault="003B11D8" w:rsidP="00D551B5">
    <w:pPr>
      <w:rPr>
        <w:sz w:val="12"/>
        <w:szCs w:val="12"/>
      </w:rPr>
    </w:pPr>
  </w:p>
  <w:p w14:paraId="7FF67BFC" w14:textId="77777777" w:rsidR="003B11D8" w:rsidRPr="00000C19" w:rsidRDefault="003B11D8" w:rsidP="00D551B5">
    <w:pPr>
      <w:rPr>
        <w:sz w:val="12"/>
        <w:szCs w:val="12"/>
      </w:rPr>
    </w:pPr>
  </w:p>
  <w:p w14:paraId="44EE8240" w14:textId="2DFF6BB5" w:rsidR="008E63A1" w:rsidRPr="003E20A1" w:rsidRDefault="003B11D8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5485EB" w14:textId="5C0F5E2B" w:rsidR="00E3226E" w:rsidRDefault="0087660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173B614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1113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64BDBE9B">
        <v:shape id="Grafik 1" o:spid="_x0000_s1112" type="#_x0000_t75" alt="RKI_Logo-NRZKL-Deu_RGB-1.JPG" style="position:absolute;margin-left:449.25pt;margin-top:6.75pt;width:55pt;height:55pt;z-index: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E3226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35A2492F" w14:textId="77777777" w:rsidR="00E3226E" w:rsidRDefault="00E3226E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2DDE6E7C" w14:textId="77777777" w:rsidR="00E3226E" w:rsidRDefault="00E3226E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K</w:t>
    </w:r>
    <w:r w:rsidRPr="00737ED2">
      <w:rPr>
        <w:sz w:val="22"/>
        <w:szCs w:val="22"/>
      </w:rPr>
      <w:t>ommissarische Leiterin</w:t>
    </w:r>
    <w:r>
      <w:rPr>
        <w:sz w:val="22"/>
        <w:szCs w:val="22"/>
      </w:rPr>
      <w:t xml:space="preserve">: </w:t>
    </w:r>
    <w:r w:rsidRPr="00737ED2">
      <w:rPr>
        <w:sz w:val="22"/>
        <w:szCs w:val="22"/>
      </w:rPr>
      <w:t>PD Dr. Heike Claus</w:t>
    </w:r>
  </w:p>
  <w:p w14:paraId="49415FCA" w14:textId="77777777" w:rsidR="00E3226E" w:rsidRDefault="00E3226E" w:rsidP="00AD2792">
    <w:pPr>
      <w:rPr>
        <w:sz w:val="12"/>
        <w:szCs w:val="12"/>
      </w:rPr>
    </w:pPr>
  </w:p>
  <w:p w14:paraId="6C04B2EE" w14:textId="77777777" w:rsidR="00E3226E" w:rsidRDefault="00E3226E" w:rsidP="00AD2792">
    <w:pPr>
      <w:pStyle w:val="Kopfzeile"/>
      <w:rPr>
        <w:sz w:val="12"/>
        <w:szCs w:val="12"/>
      </w:rPr>
    </w:pPr>
  </w:p>
  <w:p w14:paraId="0B51398B" w14:textId="77777777" w:rsidR="00E3226E" w:rsidRDefault="00E3226E" w:rsidP="00AD2792">
    <w:pPr>
      <w:pStyle w:val="Kopfzeile"/>
      <w:rPr>
        <w:sz w:val="12"/>
        <w:szCs w:val="12"/>
      </w:rPr>
    </w:pPr>
  </w:p>
  <w:p w14:paraId="46193E52" w14:textId="77777777" w:rsidR="00E3226E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1C6ECB1A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111" type="#_x0000_t202" style="position:absolute;margin-left:364.1pt;margin-top:2.3pt;width:156.8pt;height:304.25pt;z-index:8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61726841" w14:textId="77777777" w:rsidR="00E3226E" w:rsidRDefault="00E3226E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7D166E36" w14:textId="77777777" w:rsidR="00E3226E" w:rsidRDefault="00E3226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608EFD55" w14:textId="77777777" w:rsidR="00E3226E" w:rsidRDefault="00E3226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68999F7C" w14:textId="77777777" w:rsidR="00E3226E" w:rsidRDefault="00E3226E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688850AE" w14:textId="77777777" w:rsidR="00E3226E" w:rsidRDefault="00E3226E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508C0DFC" w14:textId="77777777" w:rsidR="00E3226E" w:rsidRDefault="00E3226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2801502B" w14:textId="77777777" w:rsidR="00E3226E" w:rsidRDefault="00E3226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556D505F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5DB122AE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6F8C42B4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72E7D6E5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432BF16C" w14:textId="77777777" w:rsidR="00E3226E" w:rsidRDefault="00E3226E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07D99B2C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42229FC8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4558895B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709A4FC2" w14:textId="77777777" w:rsidR="00E3226E" w:rsidRDefault="00E3226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AF2AE4D" w14:textId="77777777" w:rsidR="00E3226E" w:rsidRDefault="00E3226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7B159E4E" w14:textId="77777777" w:rsidR="00E3226E" w:rsidRDefault="00E3226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07670A8E" w14:textId="77777777" w:rsidR="00E3226E" w:rsidRDefault="00E3226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170C9293" w14:textId="77777777" w:rsidR="00E3226E" w:rsidRDefault="00E3226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585FD297" w14:textId="77777777" w:rsidR="00E3226E" w:rsidRPr="00EA0220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6F1EC5BE" w14:textId="77777777" w:rsidR="00E3226E" w:rsidRPr="00EA0220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0A94F087" w14:textId="77777777" w:rsidR="00E3226E" w:rsidRDefault="00E3226E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0EDC311B" w14:textId="77777777" w:rsidR="00E3226E" w:rsidRDefault="00E3226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E3226E">
      <w:rPr>
        <w:sz w:val="12"/>
        <w:szCs w:val="12"/>
      </w:rPr>
      <w:tab/>
    </w:r>
  </w:p>
  <w:p w14:paraId="5178ABCD" w14:textId="77777777" w:rsidR="00E3226E" w:rsidRDefault="00E3226E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1D63B369" w14:textId="77777777" w:rsidR="00E3226E" w:rsidRPr="00AD2792" w:rsidRDefault="00E3226E" w:rsidP="00AD2792"/>
  <w:p w14:paraId="66FB9C22" w14:textId="55A772C7" w:rsidR="000B1866" w:rsidRPr="001623D5" w:rsidRDefault="0087660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682658337">
    <w:abstractNumId w:val="1"/>
  </w:num>
  <w:num w:numId="2" w16cid:durableId="10350770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138"/>
    <w:rsid w:val="00080F55"/>
    <w:rsid w:val="00084A63"/>
    <w:rsid w:val="00085E86"/>
    <w:rsid w:val="00094720"/>
    <w:rsid w:val="00095387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2E4F65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4429"/>
    <w:rsid w:val="003961C7"/>
    <w:rsid w:val="003A1691"/>
    <w:rsid w:val="003B11D8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3ECD"/>
    <w:rsid w:val="004F69A6"/>
    <w:rsid w:val="0050415E"/>
    <w:rsid w:val="00504ADB"/>
    <w:rsid w:val="00512252"/>
    <w:rsid w:val="0051242D"/>
    <w:rsid w:val="00514E1B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B6BF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76605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E63A1"/>
    <w:rsid w:val="008F3167"/>
    <w:rsid w:val="009047BA"/>
    <w:rsid w:val="00911449"/>
    <w:rsid w:val="0091404B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04C0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46ADC"/>
    <w:rsid w:val="00D61F4A"/>
    <w:rsid w:val="00D62940"/>
    <w:rsid w:val="00D6335B"/>
    <w:rsid w:val="00D6577B"/>
    <w:rsid w:val="00D66474"/>
    <w:rsid w:val="00D66BD4"/>
    <w:rsid w:val="00D7430B"/>
    <w:rsid w:val="00D96E22"/>
    <w:rsid w:val="00DA1653"/>
    <w:rsid w:val="00DA2B48"/>
    <w:rsid w:val="00DA7025"/>
    <w:rsid w:val="00DC5002"/>
    <w:rsid w:val="00DD0E2A"/>
    <w:rsid w:val="00DD2D09"/>
    <w:rsid w:val="00DD49A9"/>
    <w:rsid w:val="00DD796C"/>
    <w:rsid w:val="00DE0C44"/>
    <w:rsid w:val="00E00EC6"/>
    <w:rsid w:val="00E06A3C"/>
    <w:rsid w:val="00E3226E"/>
    <w:rsid w:val="00E53E0F"/>
    <w:rsid w:val="00E61E89"/>
    <w:rsid w:val="00E62540"/>
    <w:rsid w:val="00E646F3"/>
    <w:rsid w:val="00E67F95"/>
    <w:rsid w:val="00E705F4"/>
    <w:rsid w:val="00E821D9"/>
    <w:rsid w:val="00E9420E"/>
    <w:rsid w:val="00E97708"/>
    <w:rsid w:val="00EA0622"/>
    <w:rsid w:val="00EA076A"/>
    <w:rsid w:val="00EA3765"/>
    <w:rsid w:val="00EA506F"/>
    <w:rsid w:val="00EB041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54378"/>
    <w:rsid w:val="00F6375F"/>
    <w:rsid w:val="00F6615F"/>
    <w:rsid w:val="00F74CE0"/>
    <w:rsid w:val="00F74D81"/>
    <w:rsid w:val="00F76A71"/>
    <w:rsid w:val="00F96824"/>
    <w:rsid w:val="00FB7460"/>
    <w:rsid w:val="00FD1EFD"/>
    <w:rsid w:val="00FD3A65"/>
    <w:rsid w:val="00FD41A9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40</Words>
  <Characters>3407</Characters>
  <Application>Microsoft Office Word</Application>
  <DocSecurity>0</DocSecurity>
  <Lines>28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34</cp:revision>
  <cp:lastPrinted>2015-05-19T09:27:00Z</cp:lastPrinted>
  <dcterms:created xsi:type="dcterms:W3CDTF">2015-05-19T21:00:00Z</dcterms:created>
  <dcterms:modified xsi:type="dcterms:W3CDTF">2023-03-13T19:08:00Z</dcterms:modified>
</cp:coreProperties>
</file>